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B414F6" w:rsidP="00963830">
      <w:pPr>
        <w:rPr>
          <w:rFonts w:ascii="Times New Roman" w:hAnsi="Times New Roman" w:cs="Times New Roman"/>
        </w:rPr>
      </w:pPr>
      <w:hyperlink r:id="rId9" w:history="1">
        <w:r w:rsidR="00963830" w:rsidRPr="007D2440">
          <w:rPr>
            <w:rStyle w:val="Hyperlink"/>
            <w:rFonts w:ascii="Times New Roman" w:hAnsi="Times New Roman" w:cs="Times New Roman"/>
          </w:rPr>
          <w:t>https://www.ncbi.nlm.nih.gov/books/NBK3/table/A145/</w:t>
        </w:r>
      </w:hyperlink>
      <w:r w:rsidR="00963830"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5120A61"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p>
    <w:p w14:paraId="229023E7" w14:textId="77777777" w:rsidR="007D2440" w:rsidRPr="007D2440" w:rsidRDefault="007D2440" w:rsidP="007D2440">
      <w:pPr>
        <w:rPr>
          <w:rFonts w:ascii="Times New Roman" w:hAnsi="Times New Roman" w:cs="Times New Roman"/>
        </w:rPr>
      </w:pPr>
    </w:p>
    <w:p w14:paraId="7D7B319A" w14:textId="4C32D063"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Pr>
          <w:rFonts w:ascii="Times New Roman" w:hAnsi="Times New Roman" w:cs="Times New Roman"/>
        </w:rPr>
        <w:t>, proton-coupled folate transporter,</w:t>
      </w:r>
      <w:r w:rsidR="0010183D">
        <w:rPr>
          <w:rFonts w:ascii="Times New Roman" w:hAnsi="Times New Roman" w:cs="Times New Roman"/>
        </w:rPr>
        <w:t xml:space="preserve"> PCFT, </w:t>
      </w:r>
      <w:r w:rsidR="000E06F5">
        <w:rPr>
          <w:rFonts w:ascii="Times New Roman" w:hAnsi="Times New Roman" w:cs="Times New Roman"/>
        </w:rPr>
        <w:t xml:space="preserve"> allows for the transport of folate from the microvillous membrane to the basolateral membrane. </w:t>
      </w:r>
    </w:p>
    <w:p w14:paraId="5707036A" w14:textId="77777777" w:rsidR="00F13733" w:rsidRDefault="00F13733" w:rsidP="007D2440">
      <w:pPr>
        <w:rPr>
          <w:rFonts w:ascii="Times New Roman" w:hAnsi="Times New Roman" w:cs="Times New Roman"/>
        </w:rPr>
      </w:pPr>
    </w:p>
    <w:p w14:paraId="114CD851" w14:textId="7A736CBA" w:rsidR="00F13733" w:rsidRDefault="00F13733" w:rsidP="007D2440">
      <w:pPr>
        <w:rPr>
          <w:rFonts w:ascii="Times New Roman" w:hAnsi="Times New Roman" w:cs="Times New Roman"/>
        </w:rPr>
      </w:pPr>
      <w:r>
        <w:rPr>
          <w:rFonts w:ascii="Times New Roman" w:hAnsi="Times New Roman" w:cs="Times New Roman"/>
        </w:rPr>
        <w:lastRenderedPageBreak/>
        <w:t>Iron</w:t>
      </w:r>
      <w:r w:rsidR="009F624B">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Pr>
          <w:rFonts w:ascii="Times New Roman" w:hAnsi="Times New Roman" w:cs="Times New Roman"/>
        </w:rPr>
        <w:t xml:space="preserve"> endocytosed</w:t>
      </w:r>
      <w:r w:rsidR="009F624B">
        <w:rPr>
          <w:rFonts w:ascii="Times New Roman" w:hAnsi="Times New Roman" w:cs="Times New Roman"/>
        </w:rPr>
        <w:t xml:space="preserve"> into the placenta where transferrin receptor-1 dissociates from transferrin. It is then transferr</w:t>
      </w:r>
      <w:r w:rsidR="0094515C">
        <w:rPr>
          <w:rFonts w:ascii="Times New Roman" w:hAnsi="Times New Roman" w:cs="Times New Roman"/>
        </w:rPr>
        <w:t>ed to the fetus by ferroportin exp</w:t>
      </w:r>
      <w:r w:rsidR="009F624B">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Pr>
          <w:rFonts w:ascii="Times New Roman" w:hAnsi="Times New Roman" w:cs="Times New Roman"/>
        </w:rPr>
        <w:t>on of microvillous membran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ferrin receptor-1 to compensate for the maternal deficiency and provide sufficient iron for the developing fetus. </w:t>
      </w:r>
      <w:r w:rsidR="00F8060B">
        <w:rPr>
          <w:rFonts w:ascii="Times New Roman" w:hAnsi="Times New Roman" w:cs="Times New Roman"/>
        </w:rPr>
        <w:t>High maternal levels of iron al</w:t>
      </w:r>
      <w:r w:rsidR="009F624B">
        <w:rPr>
          <w:rFonts w:ascii="Times New Roman" w:hAnsi="Times New Roman" w:cs="Times New Roman"/>
        </w:rPr>
        <w:t>so</w:t>
      </w:r>
      <w:r w:rsidR="00F8060B">
        <w:rPr>
          <w:rFonts w:ascii="Times New Roman" w:hAnsi="Times New Roman" w:cs="Times New Roman"/>
        </w:rPr>
        <w:t xml:space="preserve"> promote an increase in th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ferrin receptor-1 expression, but since fetal liver iron levels dictate fetal needs, the excess iron is stored in t</w:t>
      </w:r>
      <w:r w:rsidR="00F8060B">
        <w:rPr>
          <w:rFonts w:ascii="Times New Roman" w:hAnsi="Times New Roman" w:cs="Times New Roman"/>
        </w:rPr>
        <w:t>he placenta. Placental iron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porters are not yet fully understood but are thought to increase with </w:t>
      </w:r>
      <w:r w:rsidR="0033690D">
        <w:rPr>
          <w:rFonts w:ascii="Times New Roman" w:hAnsi="Times New Roman" w:cs="Times New Roman"/>
        </w:rPr>
        <w:t xml:space="preserve">gestational age to meet fetal requirements. </w:t>
      </w:r>
    </w:p>
    <w:p w14:paraId="07F84DB2" w14:textId="77777777" w:rsidR="00F8060B" w:rsidRDefault="00F8060B" w:rsidP="007D2440">
      <w:pPr>
        <w:rPr>
          <w:rFonts w:ascii="Times New Roman" w:hAnsi="Times New Roman" w:cs="Times New Roman"/>
        </w:rPr>
      </w:pPr>
    </w:p>
    <w:p w14:paraId="5BC95D09" w14:textId="77777777" w:rsidR="00F8060B" w:rsidRDefault="00F8060B" w:rsidP="007D2440">
      <w:pPr>
        <w:rPr>
          <w:rFonts w:ascii="Times New Roman" w:hAnsi="Times New Roman" w:cs="Times New Roman"/>
        </w:rPr>
      </w:pPr>
    </w:p>
    <w:p w14:paraId="70190B87" w14:textId="77777777" w:rsidR="0033690D" w:rsidRDefault="0033690D" w:rsidP="007D2440">
      <w:pPr>
        <w:rPr>
          <w:rFonts w:ascii="Times New Roman" w:hAnsi="Times New Roman" w:cs="Times New Roman"/>
        </w:rPr>
      </w:pPr>
    </w:p>
    <w:p w14:paraId="348EAC58" w14:textId="51726240" w:rsidR="00F13733" w:rsidRDefault="00F13733" w:rsidP="007D2440">
      <w:pPr>
        <w:rPr>
          <w:rFonts w:ascii="Times New Roman" w:hAnsi="Times New Roman" w:cs="Times New Roman"/>
        </w:rPr>
      </w:pPr>
      <w:r>
        <w:rPr>
          <w:rFonts w:ascii="Times New Roman" w:hAnsi="Times New Roman" w:cs="Times New Roman"/>
        </w:rPr>
        <w:t>Vitamin B 12</w:t>
      </w:r>
      <w:r w:rsidR="00C12D83">
        <w:rPr>
          <w:rFonts w:ascii="Times New Roman" w:hAnsi="Times New Roman" w:cs="Times New Roman"/>
        </w:rPr>
        <w:t>, in the form of cobalamin,</w:t>
      </w:r>
      <w:r w:rsidR="0094515C">
        <w:rPr>
          <w:rFonts w:ascii="Times New Roman" w:hAnsi="Times New Roman" w:cs="Times New Roman"/>
        </w:rPr>
        <w:t xml:space="preserve"> is transported from maternal circulation into the placenta by two primary transporters, transcobalamin and haptocorrin.</w:t>
      </w:r>
      <w:r w:rsidR="00607491">
        <w:rPr>
          <w:rFonts w:ascii="Times New Roman" w:hAnsi="Times New Roman" w:cs="Times New Roman"/>
        </w:rPr>
        <w:t xml:space="preserve"> </w:t>
      </w:r>
      <w:r w:rsidR="007315FC">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Pr>
          <w:rFonts w:ascii="Times New Roman" w:hAnsi="Times New Roman" w:cs="Times New Roman"/>
        </w:rPr>
        <w:t>The exact mechanisms by which cobalamin is transported within the placenta to the fetus remain vague a</w:t>
      </w:r>
      <w:r w:rsidR="00194B48">
        <w:rPr>
          <w:rFonts w:ascii="Times New Roman" w:hAnsi="Times New Roman" w:cs="Times New Roman"/>
        </w:rPr>
        <w:t>nd require further studies.</w:t>
      </w:r>
      <w:bookmarkStart w:id="0" w:name="_GoBack"/>
      <w:bookmarkEnd w:id="0"/>
    </w:p>
    <w:p w14:paraId="5CBEFEE9" w14:textId="77777777" w:rsidR="007315FC" w:rsidRDefault="007315FC" w:rsidP="007D2440">
      <w:pPr>
        <w:rPr>
          <w:rFonts w:ascii="Times New Roman" w:hAnsi="Times New Roman" w:cs="Times New Roman"/>
        </w:rPr>
      </w:pPr>
    </w:p>
    <w:p w14:paraId="3C433B87" w14:textId="2ACDF59C" w:rsidR="00F13733" w:rsidRDefault="00F13733" w:rsidP="007D2440">
      <w:pPr>
        <w:rPr>
          <w:rFonts w:ascii="Times New Roman" w:hAnsi="Times New Roman" w:cs="Times New Roman"/>
        </w:rPr>
      </w:pPr>
      <w:r>
        <w:rPr>
          <w:rFonts w:ascii="Times New Roman" w:hAnsi="Times New Roman" w:cs="Times New Roman"/>
        </w:rPr>
        <w:t>Calcium</w:t>
      </w:r>
    </w:p>
    <w:p w14:paraId="384A2257" w14:textId="77777777" w:rsidR="00F13733" w:rsidRDefault="00F13733" w:rsidP="007D2440">
      <w:pPr>
        <w:rPr>
          <w:rFonts w:ascii="Times New Roman" w:hAnsi="Times New Roman" w:cs="Times New Roman"/>
        </w:rPr>
      </w:pPr>
      <w:r>
        <w:rPr>
          <w:rFonts w:ascii="Times New Roman" w:hAnsi="Times New Roman" w:cs="Times New Roman"/>
        </w:rPr>
        <w:t xml:space="preserve">Zinc </w:t>
      </w:r>
    </w:p>
    <w:p w14:paraId="1EDE7E6A" w14:textId="77777777" w:rsidR="00F13733" w:rsidRDefault="00F13733" w:rsidP="007D2440">
      <w:pPr>
        <w:rPr>
          <w:rFonts w:ascii="Times New Roman" w:hAnsi="Times New Roman" w:cs="Times New Roman"/>
        </w:rPr>
      </w:pPr>
      <w:r>
        <w:rPr>
          <w:rFonts w:ascii="Times New Roman" w:hAnsi="Times New Roman" w:cs="Times New Roman"/>
        </w:rPr>
        <w:t xml:space="preserve">Selenium </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6CE50FE" w14:textId="16144EAF" w:rsidR="00DE5F79" w:rsidRDefault="00DE0DBE" w:rsidP="00402550">
      <w:pPr>
        <w:rPr>
          <w:rFonts w:ascii="Times New Roman" w:hAnsi="Times New Roman" w:cs="Times New Roman"/>
        </w:rPr>
      </w:pPr>
      <w:r w:rsidRPr="007D2440">
        <w:rPr>
          <w:rFonts w:ascii="Times New Roman" w:hAnsi="Times New Roman" w:cs="Times New Roman"/>
        </w:rPr>
        <w:t>In maternal obesity</w:t>
      </w:r>
    </w:p>
    <w:p w14:paraId="3771C14D" w14:textId="29A6B63F" w:rsidR="00F13733" w:rsidRPr="007D2440" w:rsidRDefault="00F13733" w:rsidP="00402550">
      <w:pPr>
        <w:rPr>
          <w:rFonts w:ascii="Times New Roman" w:hAnsi="Times New Roman" w:cs="Times New Roman"/>
        </w:rPr>
      </w:pPr>
      <w:r>
        <w:rPr>
          <w:rFonts w:ascii="Times New Roman" w:hAnsi="Times New Roman" w:cs="Times New Roman"/>
        </w:rPr>
        <w:t xml:space="preserve">Adiponectin </w:t>
      </w:r>
      <w:r w:rsidR="007C577A">
        <w:rPr>
          <w:rFonts w:ascii="Times New Roman" w:hAnsi="Times New Roman" w:cs="Times New Roman"/>
        </w:rPr>
        <w:t xml:space="preserve">supplementation may prevent the adverse outcomes of maternal obesity on the fetus. </w:t>
      </w:r>
    </w:p>
    <w:p w14:paraId="064BF341" w14:textId="38414A83" w:rsidR="00402550" w:rsidRPr="007D2440" w:rsidRDefault="00402550" w:rsidP="00402550">
      <w:pPr>
        <w:rPr>
          <w:rFonts w:ascii="Times New Roman" w:hAnsi="Times New Roman" w:cs="Times New Roman"/>
        </w:rPr>
      </w:pPr>
    </w:p>
    <w:p w14:paraId="3DB01455" w14:textId="77777777" w:rsidR="00402550" w:rsidRPr="007D2440" w:rsidRDefault="00402550" w:rsidP="00402550">
      <w:pPr>
        <w:rPr>
          <w:rFonts w:ascii="Times New Roman" w:hAnsi="Times New Roman" w:cs="Times New Roman"/>
        </w:rPr>
      </w:pPr>
    </w:p>
    <w:p w14:paraId="501A326B" w14:textId="16F33A1A" w:rsidR="00AE0B05"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5E74F7F5" w14:textId="7C34F88E" w:rsidR="00533B03" w:rsidRDefault="00533B03" w:rsidP="00533B03"/>
    <w:p w14:paraId="64060619" w14:textId="77777777" w:rsidR="00DE5F79" w:rsidRPr="007D2440" w:rsidRDefault="00DE5F79" w:rsidP="00DE5F79">
      <w:pPr>
        <w:rPr>
          <w:rFonts w:ascii="Times New Roman" w:hAnsi="Times New Roman" w:cs="Times New Roman"/>
        </w:rPr>
      </w:pP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t>Emerging evidence on the role of placenta in determining offspring risk of disease in human and animal models</w:t>
      </w:r>
    </w:p>
    <w:p w14:paraId="6B9AD9E7" w14:textId="77777777" w:rsidR="00966217" w:rsidRPr="007D2440" w:rsidRDefault="00966217"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lastRenderedPageBreak/>
        <w:t>Future directions</w:t>
      </w:r>
    </w:p>
    <w:p w14:paraId="67DFBB7B" w14:textId="5B8E96DA" w:rsidR="00EF304F" w:rsidRPr="007D2440"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p>
    <w:p w14:paraId="12FA02E4" w14:textId="62423B0E" w:rsidR="001400E9" w:rsidRPr="001400E9" w:rsidRDefault="001400E9" w:rsidP="001400E9">
      <w:pPr>
        <w:rPr>
          <w:rFonts w:ascii="Times New Roman" w:hAnsi="Times New Roman" w:cs="Times New Roman"/>
        </w:rPr>
      </w:pPr>
      <w:r>
        <w:rPr>
          <w:rFonts w:ascii="Times New Roman" w:hAnsi="Times New Roman" w:cs="Times New Roman"/>
        </w:rPr>
        <w:t>mTORC</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80CDC" w14:textId="77777777" w:rsidR="00B414F6" w:rsidRDefault="00B414F6" w:rsidP="00EB23A7">
      <w:r>
        <w:separator/>
      </w:r>
    </w:p>
  </w:endnote>
  <w:endnote w:type="continuationSeparator" w:id="0">
    <w:p w14:paraId="5A43BDB1" w14:textId="77777777" w:rsidR="00B414F6" w:rsidRDefault="00B414F6"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1DC52" w14:textId="77777777" w:rsidR="00B414F6" w:rsidRDefault="00B414F6" w:rsidP="00EB23A7">
      <w:r>
        <w:separator/>
      </w:r>
    </w:p>
  </w:footnote>
  <w:footnote w:type="continuationSeparator" w:id="0">
    <w:p w14:paraId="0872527C" w14:textId="77777777" w:rsidR="00B414F6" w:rsidRDefault="00B414F6"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8628B"/>
    <w:rsid w:val="00087312"/>
    <w:rsid w:val="0008752F"/>
    <w:rsid w:val="000B1CD1"/>
    <w:rsid w:val="000B29C8"/>
    <w:rsid w:val="000B31BE"/>
    <w:rsid w:val="000B3494"/>
    <w:rsid w:val="000B65F1"/>
    <w:rsid w:val="000B6895"/>
    <w:rsid w:val="000C5574"/>
    <w:rsid w:val="000E06F5"/>
    <w:rsid w:val="000E2AB7"/>
    <w:rsid w:val="000E558C"/>
    <w:rsid w:val="0010183D"/>
    <w:rsid w:val="0010268A"/>
    <w:rsid w:val="00105617"/>
    <w:rsid w:val="00112D59"/>
    <w:rsid w:val="0012414D"/>
    <w:rsid w:val="00125A67"/>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D5EC4"/>
    <w:rsid w:val="001E08B4"/>
    <w:rsid w:val="001E16D8"/>
    <w:rsid w:val="001E2B31"/>
    <w:rsid w:val="001E6E12"/>
    <w:rsid w:val="001E7798"/>
    <w:rsid w:val="001F0C35"/>
    <w:rsid w:val="001F0C9C"/>
    <w:rsid w:val="001F2B19"/>
    <w:rsid w:val="001F33D1"/>
    <w:rsid w:val="00200B1A"/>
    <w:rsid w:val="00203036"/>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3690D"/>
    <w:rsid w:val="0034033D"/>
    <w:rsid w:val="0034196A"/>
    <w:rsid w:val="00350031"/>
    <w:rsid w:val="0035011C"/>
    <w:rsid w:val="003556EA"/>
    <w:rsid w:val="00362F6F"/>
    <w:rsid w:val="00364876"/>
    <w:rsid w:val="003702CC"/>
    <w:rsid w:val="00370E44"/>
    <w:rsid w:val="00376B22"/>
    <w:rsid w:val="003804E6"/>
    <w:rsid w:val="00390E85"/>
    <w:rsid w:val="00392E29"/>
    <w:rsid w:val="003A1EB0"/>
    <w:rsid w:val="003B429F"/>
    <w:rsid w:val="003B4442"/>
    <w:rsid w:val="003D1F02"/>
    <w:rsid w:val="003D2719"/>
    <w:rsid w:val="003D6266"/>
    <w:rsid w:val="003E1078"/>
    <w:rsid w:val="003E7150"/>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80549"/>
    <w:rsid w:val="00487A79"/>
    <w:rsid w:val="00490123"/>
    <w:rsid w:val="0049541F"/>
    <w:rsid w:val="004A1E3C"/>
    <w:rsid w:val="004A67A6"/>
    <w:rsid w:val="004A6E2D"/>
    <w:rsid w:val="004D4864"/>
    <w:rsid w:val="004D6A3A"/>
    <w:rsid w:val="004E56CD"/>
    <w:rsid w:val="004E6779"/>
    <w:rsid w:val="004F142F"/>
    <w:rsid w:val="00500592"/>
    <w:rsid w:val="0052479E"/>
    <w:rsid w:val="00525960"/>
    <w:rsid w:val="00533B03"/>
    <w:rsid w:val="00533F41"/>
    <w:rsid w:val="00546D5A"/>
    <w:rsid w:val="00551CB9"/>
    <w:rsid w:val="00552526"/>
    <w:rsid w:val="00557644"/>
    <w:rsid w:val="00562A8F"/>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60B"/>
    <w:rsid w:val="00607491"/>
    <w:rsid w:val="00610FC2"/>
    <w:rsid w:val="006126DB"/>
    <w:rsid w:val="00613E98"/>
    <w:rsid w:val="00613F77"/>
    <w:rsid w:val="006233FF"/>
    <w:rsid w:val="0062651D"/>
    <w:rsid w:val="006332C1"/>
    <w:rsid w:val="00642FD0"/>
    <w:rsid w:val="00644B32"/>
    <w:rsid w:val="00653D99"/>
    <w:rsid w:val="00660201"/>
    <w:rsid w:val="0066752A"/>
    <w:rsid w:val="00677AEF"/>
    <w:rsid w:val="00683732"/>
    <w:rsid w:val="00683CC6"/>
    <w:rsid w:val="00684DCC"/>
    <w:rsid w:val="006A239D"/>
    <w:rsid w:val="006A68D6"/>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5149"/>
    <w:rsid w:val="00717E89"/>
    <w:rsid w:val="007315FC"/>
    <w:rsid w:val="00736DF8"/>
    <w:rsid w:val="00745457"/>
    <w:rsid w:val="0075396C"/>
    <w:rsid w:val="0076627C"/>
    <w:rsid w:val="007745C2"/>
    <w:rsid w:val="00775B30"/>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D3826"/>
    <w:rsid w:val="008D3D18"/>
    <w:rsid w:val="008D3E19"/>
    <w:rsid w:val="008E079D"/>
    <w:rsid w:val="008F20CB"/>
    <w:rsid w:val="0090129F"/>
    <w:rsid w:val="00912ECE"/>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A33CF"/>
    <w:rsid w:val="009A3470"/>
    <w:rsid w:val="009A5479"/>
    <w:rsid w:val="009C0A26"/>
    <w:rsid w:val="009C3E90"/>
    <w:rsid w:val="009C5CEA"/>
    <w:rsid w:val="009E40A1"/>
    <w:rsid w:val="009E5915"/>
    <w:rsid w:val="009F624B"/>
    <w:rsid w:val="00A12569"/>
    <w:rsid w:val="00A1359A"/>
    <w:rsid w:val="00A20EAD"/>
    <w:rsid w:val="00A31E71"/>
    <w:rsid w:val="00A364B0"/>
    <w:rsid w:val="00A366C9"/>
    <w:rsid w:val="00A435C0"/>
    <w:rsid w:val="00A44988"/>
    <w:rsid w:val="00A52442"/>
    <w:rsid w:val="00A53414"/>
    <w:rsid w:val="00A600DE"/>
    <w:rsid w:val="00A854A9"/>
    <w:rsid w:val="00A85C2C"/>
    <w:rsid w:val="00A97327"/>
    <w:rsid w:val="00AA0B36"/>
    <w:rsid w:val="00AA6796"/>
    <w:rsid w:val="00AB3709"/>
    <w:rsid w:val="00AC4BAE"/>
    <w:rsid w:val="00AC7932"/>
    <w:rsid w:val="00AD158A"/>
    <w:rsid w:val="00AD1895"/>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F6D"/>
    <w:rsid w:val="00B85E2E"/>
    <w:rsid w:val="00B8768B"/>
    <w:rsid w:val="00B90E91"/>
    <w:rsid w:val="00B96CF1"/>
    <w:rsid w:val="00BA0A11"/>
    <w:rsid w:val="00BA37C6"/>
    <w:rsid w:val="00BA5759"/>
    <w:rsid w:val="00BA6025"/>
    <w:rsid w:val="00BB5D98"/>
    <w:rsid w:val="00BC1651"/>
    <w:rsid w:val="00BC4F5C"/>
    <w:rsid w:val="00BD3E18"/>
    <w:rsid w:val="00BD5C1B"/>
    <w:rsid w:val="00BF46A4"/>
    <w:rsid w:val="00BF4935"/>
    <w:rsid w:val="00C00ADA"/>
    <w:rsid w:val="00C0147A"/>
    <w:rsid w:val="00C05D97"/>
    <w:rsid w:val="00C12647"/>
    <w:rsid w:val="00C12D83"/>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F3277"/>
    <w:rsid w:val="00CF4DF3"/>
    <w:rsid w:val="00D16E33"/>
    <w:rsid w:val="00D22C02"/>
    <w:rsid w:val="00D31195"/>
    <w:rsid w:val="00D44A0A"/>
    <w:rsid w:val="00D46A3A"/>
    <w:rsid w:val="00D651A0"/>
    <w:rsid w:val="00D7168F"/>
    <w:rsid w:val="00D73104"/>
    <w:rsid w:val="00D823DB"/>
    <w:rsid w:val="00D867F1"/>
    <w:rsid w:val="00D94659"/>
    <w:rsid w:val="00D965B2"/>
    <w:rsid w:val="00D9795B"/>
    <w:rsid w:val="00DA10B9"/>
    <w:rsid w:val="00DA3ADF"/>
    <w:rsid w:val="00DA3CE1"/>
    <w:rsid w:val="00DB6C0F"/>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30CB7"/>
    <w:rsid w:val="00F371B1"/>
    <w:rsid w:val="00F44E5F"/>
    <w:rsid w:val="00F55865"/>
    <w:rsid w:val="00F61023"/>
    <w:rsid w:val="00F70DBB"/>
    <w:rsid w:val="00F72C29"/>
    <w:rsid w:val="00F766D8"/>
    <w:rsid w:val="00F8060B"/>
    <w:rsid w:val="00F80C40"/>
    <w:rsid w:val="00F9261E"/>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5A4AD5-2264-2A41-BBE7-BC45A897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2</TotalTime>
  <Pages>8</Pages>
  <Words>8757</Words>
  <Characters>4992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1</cp:revision>
  <cp:lastPrinted>2018-01-29T01:21:00Z</cp:lastPrinted>
  <dcterms:created xsi:type="dcterms:W3CDTF">2017-12-19T21:59:00Z</dcterms:created>
  <dcterms:modified xsi:type="dcterms:W3CDTF">2018-01-29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